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9DD47E" w14:textId="77777777" w:rsidR="00EA3681" w:rsidRDefault="00EA3681" w:rsidP="00EA3681">
      <w:pPr>
        <w:rPr>
          <w:b/>
        </w:rPr>
      </w:pPr>
      <w:r w:rsidRPr="00EA3681">
        <w:rPr>
          <w:b/>
        </w:rPr>
        <w:t xml:space="preserve">Normalized metrics </w:t>
      </w:r>
      <w:r w:rsidR="00155172">
        <w:rPr>
          <w:b/>
        </w:rPr>
        <w:t>for means and variances of the size, shape, and orientation dimensions of a</w:t>
      </w:r>
      <w:r w:rsidRPr="00EA3681">
        <w:rPr>
          <w:b/>
        </w:rPr>
        <w:t xml:space="preserve"> diffusion tensor distribution</w:t>
      </w:r>
    </w:p>
    <w:p w14:paraId="37EDD617" w14:textId="77777777" w:rsidR="00EA3681" w:rsidRPr="00EA3681" w:rsidRDefault="00EA3681" w:rsidP="00EA3681">
      <w:pPr>
        <w:rPr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07"/>
        <w:gridCol w:w="1399"/>
        <w:gridCol w:w="1532"/>
        <w:gridCol w:w="1599"/>
        <w:gridCol w:w="1779"/>
      </w:tblGrid>
      <w:tr w:rsidR="00EA3681" w14:paraId="7B02BFD1" w14:textId="77777777" w:rsidTr="00EA3681">
        <w:tc>
          <w:tcPr>
            <w:tcW w:w="0" w:type="auto"/>
            <w:tcBorders>
              <w:bottom w:val="single" w:sz="4" w:space="0" w:color="auto"/>
            </w:tcBorders>
          </w:tcPr>
          <w:p w14:paraId="3A3B14FC" w14:textId="77777777" w:rsidR="00EA3681" w:rsidRPr="00EA3681" w:rsidRDefault="00EA3681">
            <w:pPr>
              <w:rPr>
                <w:b/>
              </w:rPr>
            </w:pPr>
            <w:r>
              <w:rPr>
                <w:b/>
              </w:rPr>
              <w:t>Referenc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7A0DF37" w14:textId="77777777" w:rsidR="00EA3681" w:rsidRPr="00EA3681" w:rsidRDefault="00EA3681" w:rsidP="00155172">
            <w:pPr>
              <w:jc w:val="center"/>
              <w:rPr>
                <w:b/>
              </w:rPr>
            </w:pPr>
            <w:proofErr w:type="gramStart"/>
            <w:r w:rsidRPr="00EA3681">
              <w:rPr>
                <w:b/>
              </w:rPr>
              <w:t>variance</w:t>
            </w:r>
            <w:proofErr w:type="gramEnd"/>
            <w:r w:rsidRPr="00EA3681">
              <w:rPr>
                <w:b/>
              </w:rPr>
              <w:t xml:space="preserve"> of size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1A00863" w14:textId="77777777" w:rsidR="00EA3681" w:rsidRPr="00EA3681" w:rsidRDefault="00EA3681" w:rsidP="00155172">
            <w:pPr>
              <w:jc w:val="center"/>
              <w:rPr>
                <w:b/>
              </w:rPr>
            </w:pPr>
            <w:proofErr w:type="gramStart"/>
            <w:r w:rsidRPr="00EA3681">
              <w:rPr>
                <w:b/>
              </w:rPr>
              <w:t>mean</w:t>
            </w:r>
            <w:proofErr w:type="gramEnd"/>
            <w:r w:rsidRPr="00EA3681">
              <w:rPr>
                <w:b/>
              </w:rPr>
              <w:t>-square shap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36E9BC7" w14:textId="77777777" w:rsidR="00EA3681" w:rsidRPr="00EA3681" w:rsidRDefault="00EA3681" w:rsidP="00155172">
            <w:pPr>
              <w:jc w:val="center"/>
              <w:rPr>
                <w:b/>
              </w:rPr>
            </w:pPr>
            <w:proofErr w:type="gramStart"/>
            <w:r w:rsidRPr="00EA3681">
              <w:rPr>
                <w:b/>
              </w:rPr>
              <w:t>root</w:t>
            </w:r>
            <w:proofErr w:type="gramEnd"/>
            <w:r w:rsidRPr="00EA3681">
              <w:rPr>
                <w:b/>
              </w:rPr>
              <w:t>-</w:t>
            </w:r>
            <w:r>
              <w:rPr>
                <w:b/>
              </w:rPr>
              <w:t xml:space="preserve">mean-square </w:t>
            </w:r>
            <w:r w:rsidRPr="00EA3681">
              <w:rPr>
                <w:b/>
              </w:rPr>
              <w:t>shap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55AE4A8" w14:textId="77777777" w:rsidR="00EA3681" w:rsidRPr="00EA3681" w:rsidRDefault="00EA3681" w:rsidP="00155172">
            <w:pPr>
              <w:jc w:val="center"/>
              <w:rPr>
                <w:b/>
              </w:rPr>
            </w:pPr>
            <w:proofErr w:type="spellStart"/>
            <w:proofErr w:type="gramStart"/>
            <w:r>
              <w:rPr>
                <w:b/>
              </w:rPr>
              <w:t>orientational</w:t>
            </w:r>
            <w:proofErr w:type="spellEnd"/>
            <w:proofErr w:type="gramEnd"/>
            <w:r>
              <w:rPr>
                <w:b/>
              </w:rPr>
              <w:t xml:space="preserve"> order</w:t>
            </w:r>
          </w:p>
        </w:tc>
      </w:tr>
      <w:tr w:rsidR="00EA3681" w14:paraId="612877C8" w14:textId="77777777" w:rsidTr="00EA3681">
        <w:tc>
          <w:tcPr>
            <w:tcW w:w="0" w:type="auto"/>
            <w:tcBorders>
              <w:top w:val="single" w:sz="4" w:space="0" w:color="auto"/>
            </w:tcBorders>
          </w:tcPr>
          <w:p w14:paraId="3385BD5F" w14:textId="77777777" w:rsidR="00EA3681" w:rsidRDefault="00EA3681" w:rsidP="00EA3681">
            <w:r>
              <w:fldChar w:fldCharType="begin"/>
            </w:r>
            <w:r>
              <w:instrText xml:space="preserve"> ADDIN EN.CITE &lt;EndNote&gt;&lt;Cite&gt;&lt;Author&gt;Lasič&lt;/Author&gt;&lt;Year&gt;2014&lt;/Year&gt;&lt;RecNum&gt;4714&lt;/RecNum&gt;&lt;DisplayText&gt;Lasič 2014 [1]&lt;/DisplayText&gt;&lt;record&gt;&lt;rec-number&gt;4714&lt;/rec-number&gt;&lt;foreign-keys&gt;&lt;key app="EN" db-id="9x2axzp97zp0pweswfs5avagfww5f5dtwv2p" timestamp="0"&gt;4714&lt;/key&gt;&lt;/foreign-keys&gt;&lt;ref-type name="Journal Article"&gt;17&lt;/ref-type&gt;&lt;contributors&gt;&lt;authors&gt;&lt;author&gt;Lasič, S&lt;/author&gt;&lt;author&gt;Szczepankiewicz, F&lt;/author&gt;&lt;author&gt;Eriksson, S&lt;/author&gt;&lt;author&gt;Nilsson, M&lt;/author&gt;&lt;author&gt;Topgaard, D&lt;/author&gt;&lt;/authors&gt;&lt;/contributors&gt;&lt;titles&gt;&lt;title&gt;&lt;style face="normal" font="default" size="100%"&gt;Microanisotropy imaging: quantification of microscopic diffusion anisotropy and orientational order parameter by diffusion MRI with magic-angle spinning of the &lt;/style&gt;&lt;style face="italic" font="default" size="100%"&gt;q&lt;/style&gt;&lt;style face="normal" font="default" size="100%"&gt;-vector&lt;/style&gt;&lt;/title&gt;&lt;secondary-title&gt;Front. Physics&lt;/secondary-title&gt;&lt;/titles&gt;&lt;pages&gt;11&lt;/pages&gt;&lt;volume&gt;2&lt;/volume&gt;&lt;dates&gt;&lt;year&gt;2014&lt;/year&gt;&lt;/dates&gt;&lt;accession-num&gt;28&lt;/accession-num&gt;&lt;label&gt;original&lt;/label&gt;&lt;urls&gt;&lt;related-urls&gt;&lt;url&gt;http://dx.doi.org/10.3389/fphy.2014.00011&lt;/url&gt;&lt;/related-urls&gt;&lt;/urls&gt;&lt;custom7&gt;66&lt;/custom7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Lasič 2014 [1]</w:t>
            </w:r>
            <w: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CBEB683" w14:textId="77777777" w:rsidR="00EA3681" w:rsidRDefault="00EA3681" w:rsidP="00155172">
            <w:pPr>
              <w:jc w:val="center"/>
            </w:pPr>
            <w:r w:rsidRPr="00EA3681">
              <w:rPr>
                <w:position w:val="-12"/>
              </w:rPr>
              <w:object w:dxaOrig="500" w:dyaOrig="340" w14:anchorId="62DDC584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5pt;height:17pt" o:ole="">
                  <v:imagedata r:id="rId5" o:title=""/>
                </v:shape>
                <o:OLEObject Type="Embed" ProgID="Equation.3" ShapeID="_x0000_i1025" DrawAspect="Content" ObjectID="_1441895867" r:id="rId6"/>
              </w:objec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B6C80A1" w14:textId="77777777" w:rsidR="00EA3681" w:rsidRDefault="00EA3681" w:rsidP="00155172">
            <w:pPr>
              <w:jc w:val="center"/>
            </w:pPr>
            <w:r w:rsidRPr="00EA3681">
              <w:rPr>
                <w:position w:val="-10"/>
              </w:rPr>
              <w:object w:dxaOrig="440" w:dyaOrig="320" w14:anchorId="70EF51CF">
                <v:shape id="_x0000_i1026" type="#_x0000_t75" style="width:22pt;height:16pt" o:ole="">
                  <v:imagedata r:id="rId7" o:title=""/>
                </v:shape>
                <o:OLEObject Type="Embed" ProgID="Equation.3" ShapeID="_x0000_i1026" DrawAspect="Content" ObjectID="_1441895868" r:id="rId8"/>
              </w:objec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C8F6D70" w14:textId="77777777" w:rsidR="00EA3681" w:rsidRDefault="00EA3681" w:rsidP="00155172">
            <w:pPr>
              <w:jc w:val="center"/>
            </w:pPr>
            <w:r w:rsidRPr="00EA3681">
              <w:rPr>
                <w:rFonts w:ascii="Symbol" w:hAnsi="Symbol"/>
              </w:rPr>
              <w:t></w:t>
            </w:r>
            <w:r>
              <w:t>F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66506F" w14:textId="77777777" w:rsidR="00EA3681" w:rsidRDefault="00EA3681" w:rsidP="00155172">
            <w:pPr>
              <w:jc w:val="center"/>
            </w:pPr>
            <w:r>
              <w:t>OP</w:t>
            </w:r>
          </w:p>
        </w:tc>
      </w:tr>
      <w:tr w:rsidR="00EA3681" w14:paraId="1E70AE56" w14:textId="77777777" w:rsidTr="00EA3681">
        <w:tc>
          <w:tcPr>
            <w:tcW w:w="0" w:type="auto"/>
          </w:tcPr>
          <w:p w14:paraId="68881C1B" w14:textId="77777777" w:rsidR="00EA3681" w:rsidRDefault="00EA3681" w:rsidP="00EA3681">
            <w:r>
              <w:fldChar w:fldCharType="begin"/>
            </w:r>
            <w:r>
              <w:instrText xml:space="preserve"> ADDIN EN.CITE &lt;EndNote&gt;&lt;Cite&gt;&lt;Author&gt;Szczepankiewicz&lt;/Author&gt;&lt;Year&gt;2015&lt;/Year&gt;&lt;RecNum&gt;5203&lt;/RecNum&gt;&lt;DisplayText&gt;Szczepankiewicz 2015 [2]&lt;/DisplayText&gt;&lt;record&gt;&lt;rec-number&gt;5203&lt;/rec-number&gt;&lt;foreign-keys&gt;&lt;key app="EN" db-id="9x2axzp97zp0pweswfs5avagfww5f5dtwv2p" timestamp="0"&gt;5203&lt;/key&gt;&lt;/foreign-keys&gt;&lt;ref-type name="Journal Article"&gt;17&lt;/ref-type&gt;&lt;contributors&gt;&lt;authors&gt;&lt;author&gt;Szczepankiewicz, F&lt;/author&gt;&lt;author&gt;Lasič, S&lt;/author&gt;&lt;author&gt;van Westen, D&lt;/author&gt;&lt;author&gt;Sundgren, P C&lt;/author&gt;&lt;author&gt;Englund, E&lt;/author&gt;&lt;author&gt;Westin, C-F&lt;/author&gt;&lt;author&gt;Ståhlberg, F&lt;/author&gt;&lt;author&gt;Lätt, J&lt;/author&gt;&lt;author&gt;Topgaard, D&lt;/author&gt;&lt;author&gt;Nilsson, M&lt;/author&gt;&lt;/authors&gt;&lt;/contributors&gt;&lt;titles&gt;&lt;title&gt;Quantification of microscopic diffusion anisotropy disentangles effects of orientation dispersion from microstructure: Applications in healthy volunteers and in brain tumors&lt;/title&gt;&lt;secondary-title&gt;Neuroimage&lt;/secondary-title&gt;&lt;/titles&gt;&lt;periodical&gt;&lt;full-title&gt;Neuroimage&lt;/full-title&gt;&lt;/periodical&gt;&lt;pages&gt;241-252&lt;/pages&gt;&lt;volume&gt;104&lt;/volume&gt;&lt;dates&gt;&lt;year&gt;2015&lt;/year&gt;&lt;/dates&gt;&lt;accession-num&gt;26&lt;/accession-num&gt;&lt;label&gt;original&lt;/label&gt;&lt;urls&gt;&lt;related-urls&gt;&lt;url&gt;http://dx.doi.org/10.1016/j.neuroimage.2014.09.057&lt;/url&gt;&lt;/related-urls&gt;&lt;/urls&gt;&lt;custom7&gt;74&lt;/custom7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Szczepankiewicz 2015 [2]</w:t>
            </w:r>
            <w:r>
              <w:fldChar w:fldCharType="end"/>
            </w:r>
          </w:p>
        </w:tc>
        <w:tc>
          <w:tcPr>
            <w:tcW w:w="0" w:type="auto"/>
          </w:tcPr>
          <w:p w14:paraId="48AB1997" w14:textId="77777777" w:rsidR="00EA3681" w:rsidRDefault="00EA3681" w:rsidP="00155172">
            <w:pPr>
              <w:jc w:val="center"/>
            </w:pPr>
            <w:r w:rsidRPr="00EA3681">
              <w:rPr>
                <w:position w:val="-10"/>
              </w:rPr>
              <w:object w:dxaOrig="860" w:dyaOrig="360" w14:anchorId="282271E1">
                <v:shape id="_x0000_i1027" type="#_x0000_t75" style="width:43pt;height:18pt" o:ole="">
                  <v:imagedata r:id="rId9" o:title=""/>
                </v:shape>
                <o:OLEObject Type="Embed" ProgID="Equation.3" ShapeID="_x0000_i1027" DrawAspect="Content" ObjectID="_1441895869" r:id="rId10"/>
              </w:object>
            </w:r>
          </w:p>
        </w:tc>
        <w:tc>
          <w:tcPr>
            <w:tcW w:w="0" w:type="auto"/>
          </w:tcPr>
          <w:p w14:paraId="67019144" w14:textId="77777777" w:rsidR="00EA3681" w:rsidRDefault="00EA3681" w:rsidP="00155172">
            <w:pPr>
              <w:jc w:val="center"/>
            </w:pPr>
            <w:r w:rsidRPr="00EA3681">
              <w:rPr>
                <w:position w:val="-12"/>
              </w:rPr>
              <w:object w:dxaOrig="900" w:dyaOrig="380" w14:anchorId="4C778BFF">
                <v:shape id="_x0000_i1028" type="#_x0000_t75" style="width:45pt;height:19pt" o:ole="">
                  <v:imagedata r:id="rId11" o:title=""/>
                </v:shape>
                <o:OLEObject Type="Embed" ProgID="Equation.3" ShapeID="_x0000_i1028" DrawAspect="Content" ObjectID="_1441895870" r:id="rId12"/>
              </w:object>
            </w:r>
          </w:p>
        </w:tc>
        <w:tc>
          <w:tcPr>
            <w:tcW w:w="0" w:type="auto"/>
          </w:tcPr>
          <w:p w14:paraId="422ECE9F" w14:textId="77777777" w:rsidR="00EA3681" w:rsidRDefault="00EA3681" w:rsidP="00155172">
            <w:pPr>
              <w:jc w:val="center"/>
            </w:pPr>
          </w:p>
        </w:tc>
        <w:tc>
          <w:tcPr>
            <w:tcW w:w="0" w:type="auto"/>
          </w:tcPr>
          <w:p w14:paraId="18B97957" w14:textId="77777777" w:rsidR="00EA3681" w:rsidRDefault="00EA3681" w:rsidP="00155172">
            <w:pPr>
              <w:jc w:val="center"/>
            </w:pPr>
          </w:p>
        </w:tc>
      </w:tr>
      <w:tr w:rsidR="00EA3681" w14:paraId="6C60F492" w14:textId="77777777" w:rsidTr="00EA3681">
        <w:tc>
          <w:tcPr>
            <w:tcW w:w="0" w:type="auto"/>
          </w:tcPr>
          <w:p w14:paraId="63DCE7C4" w14:textId="77777777" w:rsidR="00EA3681" w:rsidRDefault="00EA3681" w:rsidP="00EA3681">
            <w:r>
              <w:fldChar w:fldCharType="begin"/>
            </w:r>
            <w:r>
              <w:instrText xml:space="preserve"> ADDIN EN.CITE &lt;EndNote&gt;&lt;Cite&gt;&lt;Author&gt;Topgaard&lt;/Author&gt;&lt;Year&gt;2016&lt;/Year&gt;&lt;RecNum&gt;5943&lt;/RecNum&gt;&lt;DisplayText&gt;Topgaard 2016 [3]&lt;/DisplayText&gt;&lt;record&gt;&lt;rec-number&gt;5943&lt;/rec-number&gt;&lt;foreign-keys&gt;&lt;key app="EN" db-id="9x2axzp97zp0pweswfs5avagfww5f5dtwv2p" timestamp="1456327167"&gt;5943&lt;/key&gt;&lt;/foreign-keys&gt;&lt;ref-type name="Journal Article"&gt;17&lt;/ref-type&gt;&lt;contributors&gt;&lt;authors&gt;&lt;author&gt;Topgaard, D&lt;/author&gt;&lt;/authors&gt;&lt;/contributors&gt;&lt;titles&gt;&lt;title&gt;Director orientations in lyotropic liquid crystals: Diffusion MRI mapping of the Saupe order tensor&lt;/title&gt;&lt;secondary-title&gt;Phys. Chem. Chem. Phys.&lt;/secondary-title&gt;&lt;/titles&gt;&lt;periodical&gt;&lt;full-title&gt;Phys. Chem. Chem. Phys.&lt;/full-title&gt;&lt;/periodical&gt;&lt;pages&gt;8545-8553&lt;/pages&gt;&lt;volume&gt;18&lt;/volume&gt;&lt;dates&gt;&lt;year&gt;2016&lt;/year&gt;&lt;/dates&gt;&lt;accession-num&gt;0&lt;/accession-num&gt;&lt;label&gt;original&lt;/label&gt;&lt;urls&gt;&lt;related-urls&gt;&lt;url&gt;http://dx.doi.org/10.1039/c5cp07251d&lt;/url&gt;&lt;/related-urls&gt;&lt;/urls&gt;&lt;custom7&gt;87&lt;/custom7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Topgaard 2016 [3]</w:t>
            </w:r>
            <w:r>
              <w:fldChar w:fldCharType="end"/>
            </w:r>
          </w:p>
        </w:tc>
        <w:tc>
          <w:tcPr>
            <w:tcW w:w="0" w:type="auto"/>
          </w:tcPr>
          <w:p w14:paraId="2CB431D5" w14:textId="77777777" w:rsidR="00EA3681" w:rsidRDefault="00EA3681" w:rsidP="00155172">
            <w:pPr>
              <w:jc w:val="center"/>
            </w:pPr>
          </w:p>
        </w:tc>
        <w:tc>
          <w:tcPr>
            <w:tcW w:w="0" w:type="auto"/>
          </w:tcPr>
          <w:p w14:paraId="17E873E0" w14:textId="77777777" w:rsidR="00EA3681" w:rsidRDefault="00EA3681" w:rsidP="00155172">
            <w:pPr>
              <w:jc w:val="center"/>
            </w:pPr>
          </w:p>
        </w:tc>
        <w:tc>
          <w:tcPr>
            <w:tcW w:w="0" w:type="auto"/>
          </w:tcPr>
          <w:p w14:paraId="4BB21464" w14:textId="77777777" w:rsidR="00EA3681" w:rsidRPr="00EA3681" w:rsidRDefault="00EA3681" w:rsidP="00155172">
            <w:pPr>
              <w:jc w:val="center"/>
              <w:rPr>
                <w:b/>
              </w:rPr>
            </w:pPr>
          </w:p>
        </w:tc>
        <w:tc>
          <w:tcPr>
            <w:tcW w:w="0" w:type="auto"/>
          </w:tcPr>
          <w:p w14:paraId="09C52D21" w14:textId="77777777" w:rsidR="00EA3681" w:rsidRPr="00EA3681" w:rsidRDefault="00EA3681" w:rsidP="00155172">
            <w:pPr>
              <w:jc w:val="center"/>
              <w:rPr>
                <w:b/>
              </w:rPr>
            </w:pPr>
            <w:r w:rsidRPr="00EA3681">
              <w:rPr>
                <w:b/>
              </w:rPr>
              <w:t>S</w:t>
            </w:r>
          </w:p>
        </w:tc>
      </w:tr>
      <w:tr w:rsidR="00EA3681" w14:paraId="2E6E2C38" w14:textId="77777777" w:rsidTr="00EA3681">
        <w:tc>
          <w:tcPr>
            <w:tcW w:w="0" w:type="auto"/>
          </w:tcPr>
          <w:p w14:paraId="5E937DF9" w14:textId="77777777" w:rsidR="00EA3681" w:rsidRPr="00EA3681" w:rsidRDefault="00EA3681" w:rsidP="00EA3681">
            <w:r>
              <w:fldChar w:fldCharType="begin"/>
            </w:r>
            <w:r>
              <w:instrText xml:space="preserve"> ADDIN EN.CITE &lt;EndNote&gt;&lt;Cite&gt;&lt;Author&gt;Westin&lt;/Author&gt;&lt;Year&gt;2016&lt;/Year&gt;&lt;RecNum&gt;5767&lt;/RecNum&gt;&lt;DisplayText&gt;Westin 2016 [4]&lt;/DisplayText&gt;&lt;record&gt;&lt;rec-number&gt;5767&lt;/rec-number&gt;&lt;foreign-keys&gt;&lt;key app="EN" db-id="9x2axzp97zp0pweswfs5avagfww5f5dtwv2p" timestamp="1446049287"&gt;5767&lt;/key&gt;&lt;/foreign-keys&gt;&lt;ref-type name="Journal Article"&gt;17&lt;/ref-type&gt;&lt;contributors&gt;&lt;authors&gt;&lt;author&gt;Westin, C-F&lt;/author&gt;&lt;author&gt;Knutsson, H&lt;/author&gt;&lt;author&gt;Pasternak, O&lt;/author&gt;&lt;author&gt;Szczepankiewicz, F&lt;/author&gt;&lt;author&gt;Özarslan, E&lt;/author&gt;&lt;author&gt;van Westen, D&lt;/author&gt;&lt;author&gt;Mattisson, C&lt;/author&gt;&lt;author&gt;Bogren, M&lt;/author&gt;&lt;author&gt;O&amp;apos;Donnell, L&lt;/author&gt;&lt;author&gt;Kubicki, M&lt;/author&gt;&lt;author&gt;Topgaard, D&lt;/author&gt;&lt;author&gt;Nilsson, M&lt;/author&gt;&lt;/authors&gt;&lt;/contributors&gt;&lt;titles&gt;&lt;title&gt;Q-space trajectory imaging for multidimensional diffusion MRI of the human brain&lt;/title&gt;&lt;secondary-title&gt;Neuroimage&lt;/secondary-title&gt;&lt;/titles&gt;&lt;periodical&gt;&lt;full-title&gt;Neuroimage&lt;/full-title&gt;&lt;/periodical&gt;&lt;pages&gt;345-362&lt;/pages&gt;&lt;volume&gt;135&lt;/volume&gt;&lt;dates&gt;&lt;year&gt;2016&lt;/year&gt;&lt;/dates&gt;&lt;accession-num&gt;0&lt;/accession-num&gt;&lt;label&gt;original&lt;/label&gt;&lt;urls&gt;&lt;related-urls&gt;&lt;url&gt;http://dx.doi.org/10.1016/j.neuroimage.2016.02.039&lt;/url&gt;&lt;/related-urls&gt;&lt;/urls&gt;&lt;custom7&gt;86&lt;/custom7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Westin 2016 [4]</w:t>
            </w:r>
            <w:r>
              <w:fldChar w:fldCharType="end"/>
            </w:r>
          </w:p>
        </w:tc>
        <w:tc>
          <w:tcPr>
            <w:tcW w:w="0" w:type="auto"/>
          </w:tcPr>
          <w:p w14:paraId="5B5499E3" w14:textId="77777777" w:rsidR="00EA3681" w:rsidRDefault="00EA3681" w:rsidP="00155172">
            <w:pPr>
              <w:jc w:val="center"/>
            </w:pPr>
            <w:r w:rsidRPr="00EA3681">
              <w:rPr>
                <w:i/>
              </w:rPr>
              <w:t>C</w:t>
            </w:r>
            <w:r w:rsidRPr="00EA3681">
              <w:rPr>
                <w:vertAlign w:val="subscript"/>
              </w:rPr>
              <w:t>MD</w:t>
            </w:r>
          </w:p>
        </w:tc>
        <w:tc>
          <w:tcPr>
            <w:tcW w:w="0" w:type="auto"/>
          </w:tcPr>
          <w:p w14:paraId="57A090E6" w14:textId="77777777" w:rsidR="00EA3681" w:rsidRDefault="00EA3681" w:rsidP="00155172">
            <w:pPr>
              <w:jc w:val="center"/>
            </w:pPr>
            <w:r w:rsidRPr="00EA3681">
              <w:rPr>
                <w:i/>
              </w:rPr>
              <w:t>C</w:t>
            </w:r>
            <w:r>
              <w:rPr>
                <w:rStyle w:val="Symbolsubscript"/>
              </w:rPr>
              <w:t></w:t>
            </w:r>
          </w:p>
        </w:tc>
        <w:tc>
          <w:tcPr>
            <w:tcW w:w="0" w:type="auto"/>
          </w:tcPr>
          <w:p w14:paraId="45E3B5ED" w14:textId="77777777" w:rsidR="00EA3681" w:rsidRPr="00EA3681" w:rsidRDefault="00EA3681" w:rsidP="00155172">
            <w:pPr>
              <w:jc w:val="center"/>
              <w:rPr>
                <w:i/>
              </w:rPr>
            </w:pPr>
          </w:p>
        </w:tc>
        <w:tc>
          <w:tcPr>
            <w:tcW w:w="0" w:type="auto"/>
          </w:tcPr>
          <w:p w14:paraId="4BC70DED" w14:textId="49778B7E" w:rsidR="00EA3681" w:rsidRDefault="00EA3681" w:rsidP="00A55B4E">
            <w:pPr>
              <w:jc w:val="center"/>
            </w:pPr>
            <w:r w:rsidRPr="00EA3681">
              <w:rPr>
                <w:i/>
              </w:rPr>
              <w:t>C</w:t>
            </w:r>
            <w:r w:rsidR="00A55B4E">
              <w:rPr>
                <w:vertAlign w:val="subscript"/>
              </w:rPr>
              <w:t>c</w:t>
            </w:r>
          </w:p>
        </w:tc>
      </w:tr>
      <w:tr w:rsidR="00EA3681" w14:paraId="5CEB718C" w14:textId="77777777" w:rsidTr="00EA3681">
        <w:tc>
          <w:tcPr>
            <w:tcW w:w="0" w:type="auto"/>
          </w:tcPr>
          <w:p w14:paraId="53A32221" w14:textId="29A90E18" w:rsidR="00EA3681" w:rsidRDefault="00EA3681" w:rsidP="000847D3">
            <w:r>
              <w:fldChar w:fldCharType="begin"/>
            </w:r>
            <w:r w:rsidR="000847D3">
              <w:instrText xml:space="preserve"> ADDIN EN.CITE &lt;EndNote&gt;&lt;Cite&gt;&lt;Author&gt;Szczepankiewicz&lt;/Author&gt;&lt;Year&gt;2016&lt;/Year&gt;&lt;RecNum&gt;6202&lt;/RecNum&gt;&lt;DisplayText&gt;Szczepankiewicz 2016 [5]&lt;/DisplayText&gt;&lt;record&gt;&lt;rec-number&gt;6202&lt;/rec-number&gt;&lt;foreign-keys&gt;&lt;key app="EN" db-id="9x2axzp97zp0pweswfs5avagfww5f5dtwv2p" timestamp="1477665503"&gt;6202&lt;/key&gt;&lt;/foreign-keys&gt;&lt;ref-type name="Journal Article"&gt;17&lt;/ref-type&gt;&lt;contributors&gt;&lt;authors&gt;&lt;author&gt;Szczepankiewicz, F&lt;/author&gt;&lt;author&gt;van Westen, D&lt;/author&gt;&lt;author&gt;Englund, E&lt;/author&gt;&lt;author&gt;Westin, C-F&lt;/author&gt;&lt;author&gt;Ståhlberg, F&lt;/author&gt;&lt;author&gt;Lätt, J&lt;/author&gt;&lt;author&gt;Sundgren, P C&lt;/author&gt;&lt;author&gt;Nilsson, M&lt;/author&gt;&lt;/authors&gt;&lt;/contributors&gt;&lt;titles&gt;&lt;title&gt;The link between diffusion MRI and tumor heterogeneity: Mapping cell eccentricity and density by diffusional variance decomposition (DIVIDE)&lt;/title&gt;&lt;secondary-title&gt;Neuroimage&lt;/secondary-title&gt;&lt;/titles&gt;&lt;periodical&gt;&lt;full-title&gt;Neuroimage&lt;/full-title&gt;&lt;/periodical&gt;&lt;pages&gt;522-532&lt;/pages&gt;&lt;volume&gt;142&lt;/volume&gt;&lt;dates&gt;&lt;year&gt;2016&lt;/year&gt;&lt;/dates&gt;&lt;urls&gt;&lt;/urls&gt;&lt;/record&gt;&lt;/Cite&gt;&lt;/EndNote&gt;</w:instrText>
            </w:r>
            <w:r>
              <w:fldChar w:fldCharType="separate"/>
            </w:r>
            <w:r w:rsidR="000847D3">
              <w:rPr>
                <w:noProof/>
              </w:rPr>
              <w:t>Szczepankiewicz 2016 [5]</w:t>
            </w:r>
            <w:r>
              <w:fldChar w:fldCharType="end"/>
            </w:r>
          </w:p>
        </w:tc>
        <w:tc>
          <w:tcPr>
            <w:tcW w:w="0" w:type="auto"/>
          </w:tcPr>
          <w:p w14:paraId="34613843" w14:textId="77777777" w:rsidR="00EA3681" w:rsidRDefault="00EA3681" w:rsidP="00155172">
            <w:pPr>
              <w:jc w:val="center"/>
            </w:pPr>
            <w:r>
              <w:t>MK</w:t>
            </w:r>
            <w:r w:rsidRPr="00EA3681">
              <w:rPr>
                <w:vertAlign w:val="subscript"/>
              </w:rPr>
              <w:t>I</w:t>
            </w:r>
          </w:p>
        </w:tc>
        <w:tc>
          <w:tcPr>
            <w:tcW w:w="0" w:type="auto"/>
          </w:tcPr>
          <w:p w14:paraId="10B827E0" w14:textId="77777777" w:rsidR="00EA3681" w:rsidRDefault="00EA3681" w:rsidP="00155172">
            <w:pPr>
              <w:jc w:val="center"/>
            </w:pPr>
            <w:r>
              <w:t>MK</w:t>
            </w:r>
            <w:r w:rsidRPr="00EA3681">
              <w:rPr>
                <w:vertAlign w:val="subscript"/>
              </w:rPr>
              <w:t>A</w:t>
            </w:r>
          </w:p>
        </w:tc>
        <w:tc>
          <w:tcPr>
            <w:tcW w:w="0" w:type="auto"/>
          </w:tcPr>
          <w:p w14:paraId="03DE856F" w14:textId="77777777" w:rsidR="00EA3681" w:rsidRDefault="00EA3681" w:rsidP="00155172">
            <w:pPr>
              <w:jc w:val="center"/>
            </w:pPr>
          </w:p>
        </w:tc>
        <w:tc>
          <w:tcPr>
            <w:tcW w:w="0" w:type="auto"/>
          </w:tcPr>
          <w:p w14:paraId="0AB1AAA0" w14:textId="77777777" w:rsidR="00EA3681" w:rsidRDefault="00EA3681" w:rsidP="00155172">
            <w:pPr>
              <w:jc w:val="center"/>
            </w:pPr>
          </w:p>
        </w:tc>
      </w:tr>
      <w:tr w:rsidR="00EA3681" w14:paraId="3C9B924D" w14:textId="77777777" w:rsidTr="00EA3681">
        <w:tc>
          <w:tcPr>
            <w:tcW w:w="0" w:type="auto"/>
          </w:tcPr>
          <w:p w14:paraId="4F6FF541" w14:textId="1C38229C" w:rsidR="00EA3681" w:rsidRDefault="00EA3681" w:rsidP="000847D3">
            <w:r>
              <w:fldChar w:fldCharType="begin"/>
            </w:r>
            <w:r w:rsidR="000847D3">
              <w:instrText xml:space="preserve"> ADDIN EN.CITE &lt;EndNote&gt;&lt;Cite&gt;&lt;Author&gt;Topgaard&lt;/Author&gt;&lt;Year&gt;2016&lt;/Year&gt;&lt;RecNum&gt;6148&lt;/RecNum&gt;&lt;DisplayText&gt;Topgaard 2016 [6]&lt;/DisplayText&gt;&lt;record&gt;&lt;rec-number&gt;6148&lt;/rec-number&gt;&lt;foreign-keys&gt;&lt;key app="EN" db-id="9x2axzp97zp0pweswfs5avagfww5f5dtwv2p" timestamp="1472728638"&gt;6148&lt;/key&gt;&lt;/foreign-keys&gt;&lt;ref-type name="Book Section"&gt;5&lt;/ref-type&gt;&lt;contributors&gt;&lt;authors&gt;&lt;author&gt;Topgaard, D&lt;/author&gt;&lt;/authors&gt;&lt;secondary-authors&gt;&lt;author&gt;Valiullin, R&lt;/author&gt;&lt;/secondary-authors&gt;&lt;/contributors&gt;&lt;titles&gt;&lt;title&gt;NMR methods for studying microscopic diffusion anisotropy&lt;/title&gt;&lt;secondary-title&gt;Diffusion NMR of Confined Systems: Fluid Transport in Porous Solids and Heterogeneous Materials&lt;/secondary-title&gt;&lt;tertiary-title&gt;New Developments in NMR&lt;/tertiary-title&gt;&lt;/titles&gt;&lt;pages&gt;226-259&lt;/pages&gt;&lt;number&gt;9&lt;/number&gt;&lt;section&gt;7&lt;/section&gt;&lt;dates&gt;&lt;year&gt;2016&lt;/year&gt;&lt;/dates&gt;&lt;pub-location&gt;Cambridge, UK&lt;/pub-location&gt;&lt;publisher&gt;Royal Society of Chemistry&lt;/publisher&gt;&lt;accession-num&gt;7&lt;/accession-num&gt;&lt;label&gt;review&lt;/label&gt;&lt;urls&gt;&lt;related-urls&gt;&lt;url&gt;http://dx.doi.org/10.1039/9781782623779-00226&lt;/url&gt;&lt;/related-urls&gt;&lt;/urls&gt;&lt;/record&gt;&lt;/Cite&gt;&lt;/EndNote&gt;</w:instrText>
            </w:r>
            <w:r>
              <w:fldChar w:fldCharType="separate"/>
            </w:r>
            <w:r w:rsidR="000847D3">
              <w:rPr>
                <w:noProof/>
              </w:rPr>
              <w:t>Topgaard 2016 [6]</w:t>
            </w:r>
            <w:r>
              <w:fldChar w:fldCharType="end"/>
            </w:r>
          </w:p>
        </w:tc>
        <w:tc>
          <w:tcPr>
            <w:tcW w:w="0" w:type="auto"/>
          </w:tcPr>
          <w:p w14:paraId="15209FF3" w14:textId="77777777" w:rsidR="00EA3681" w:rsidRDefault="00EA3681" w:rsidP="00155172">
            <w:pPr>
              <w:jc w:val="center"/>
            </w:pPr>
            <w:r w:rsidRPr="00EA3681">
              <w:rPr>
                <w:position w:val="-36"/>
              </w:rPr>
              <w:object w:dxaOrig="840" w:dyaOrig="780" w14:anchorId="21428583">
                <v:shape id="_x0000_i1029" type="#_x0000_t75" style="width:42pt;height:39pt" o:ole="">
                  <v:imagedata r:id="rId13" o:title=""/>
                </v:shape>
                <o:OLEObject Type="Embed" ProgID="Equation.3" ShapeID="_x0000_i1029" DrawAspect="Content" ObjectID="_1441895871" r:id="rId14"/>
              </w:object>
            </w:r>
          </w:p>
        </w:tc>
        <w:tc>
          <w:tcPr>
            <w:tcW w:w="0" w:type="auto"/>
          </w:tcPr>
          <w:p w14:paraId="1FA4DEE2" w14:textId="77777777" w:rsidR="00EA3681" w:rsidRDefault="00EA3681" w:rsidP="00155172">
            <w:pPr>
              <w:jc w:val="center"/>
            </w:pPr>
            <w:r w:rsidRPr="00EA3681">
              <w:rPr>
                <w:position w:val="-36"/>
              </w:rPr>
              <w:object w:dxaOrig="780" w:dyaOrig="840" w14:anchorId="1008BE32">
                <v:shape id="_x0000_i1030" type="#_x0000_t75" style="width:39pt;height:42pt" o:ole="">
                  <v:imagedata r:id="rId15" o:title=""/>
                </v:shape>
                <o:OLEObject Type="Embed" ProgID="Equation.3" ShapeID="_x0000_i1030" DrawAspect="Content" ObjectID="_1441895872" r:id="rId16"/>
              </w:object>
            </w:r>
          </w:p>
        </w:tc>
        <w:tc>
          <w:tcPr>
            <w:tcW w:w="0" w:type="auto"/>
          </w:tcPr>
          <w:p w14:paraId="13074105" w14:textId="77777777" w:rsidR="00EA3681" w:rsidRDefault="00EA3681" w:rsidP="00155172">
            <w:pPr>
              <w:jc w:val="center"/>
            </w:pPr>
          </w:p>
        </w:tc>
        <w:tc>
          <w:tcPr>
            <w:tcW w:w="0" w:type="auto"/>
          </w:tcPr>
          <w:p w14:paraId="18562A25" w14:textId="77777777" w:rsidR="00EA3681" w:rsidRDefault="00EA3681" w:rsidP="00155172">
            <w:pPr>
              <w:jc w:val="center"/>
            </w:pPr>
            <w:r>
              <w:t>|</w:t>
            </w:r>
            <w:r w:rsidRPr="00EA3681">
              <w:rPr>
                <w:i/>
              </w:rPr>
              <w:t>S</w:t>
            </w:r>
            <w:r w:rsidRPr="00EA3681">
              <w:rPr>
                <w:i/>
                <w:vertAlign w:val="subscript"/>
              </w:rPr>
              <w:t>ZZ</w:t>
            </w:r>
            <w:r>
              <w:t>|</w:t>
            </w:r>
          </w:p>
        </w:tc>
      </w:tr>
    </w:tbl>
    <w:p w14:paraId="37486B0A" w14:textId="77777777" w:rsidR="00EA3681" w:rsidRDefault="00EA3681"/>
    <w:p w14:paraId="703F3B04" w14:textId="77777777" w:rsidR="00EA3681" w:rsidRPr="00734D2F" w:rsidRDefault="00EA3681" w:rsidP="00734D2F">
      <w:pPr>
        <w:rPr>
          <w:b/>
        </w:rPr>
      </w:pPr>
      <w:r w:rsidRPr="00734D2F">
        <w:rPr>
          <w:b/>
        </w:rPr>
        <w:t>References</w:t>
      </w:r>
    </w:p>
    <w:p w14:paraId="4095B93D" w14:textId="77777777" w:rsidR="000847D3" w:rsidRPr="000847D3" w:rsidRDefault="00EA3681" w:rsidP="00734D2F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847D3" w:rsidRPr="000847D3">
        <w:rPr>
          <w:noProof/>
        </w:rPr>
        <w:t>1. S. Lasič, F. Szczepankiewicz, S. Eriksson, M. Nilsson, D. Topgaard. Microanisotropy imaging: quantification of microscopic diffusion anisotropy and orientational ord</w:t>
      </w:r>
      <w:bookmarkStart w:id="0" w:name="_GoBack"/>
      <w:bookmarkEnd w:id="0"/>
      <w:r w:rsidR="000847D3" w:rsidRPr="000847D3">
        <w:rPr>
          <w:noProof/>
        </w:rPr>
        <w:t xml:space="preserve">er parameter by diffusion MRI with magic-angle spinning of the </w:t>
      </w:r>
      <w:r w:rsidR="000847D3" w:rsidRPr="000847D3">
        <w:rPr>
          <w:i/>
          <w:noProof/>
        </w:rPr>
        <w:t>q</w:t>
      </w:r>
      <w:r w:rsidR="000847D3" w:rsidRPr="000847D3">
        <w:rPr>
          <w:noProof/>
        </w:rPr>
        <w:t>-vector. Front. Physics 2, 11 (2014).</w:t>
      </w:r>
    </w:p>
    <w:p w14:paraId="5E502F35" w14:textId="77777777" w:rsidR="000847D3" w:rsidRPr="000847D3" w:rsidRDefault="000847D3" w:rsidP="00734D2F">
      <w:pPr>
        <w:rPr>
          <w:noProof/>
        </w:rPr>
      </w:pPr>
      <w:r w:rsidRPr="000847D3">
        <w:rPr>
          <w:noProof/>
        </w:rPr>
        <w:t>2. F. Szczepankiewicz, S. Lasič, D. van Westen, P.C. Sundgren, E. Englund, C.-F. Westin, F. Ståhlberg, J. Lätt, D. Topgaard, M. Nilsson. Quantification of microscopic diffusion anisotropy disentangles effects of orientation dispersion from microstructure: Applications in healthy volunteers and in brain tumors. Neuroimage 104, 241-252 (2015).</w:t>
      </w:r>
    </w:p>
    <w:p w14:paraId="07983F4A" w14:textId="77777777" w:rsidR="000847D3" w:rsidRPr="000847D3" w:rsidRDefault="000847D3" w:rsidP="00734D2F">
      <w:pPr>
        <w:rPr>
          <w:noProof/>
        </w:rPr>
      </w:pPr>
      <w:r w:rsidRPr="000847D3">
        <w:rPr>
          <w:noProof/>
        </w:rPr>
        <w:t>3. D. Topgaard. Director orientations in lyotropic liquid crystals: Diffusion MRI mapping of the Saupe order tensor. Phys. Chem. Chem. Phys. 18, 8545-8553 (2016).</w:t>
      </w:r>
    </w:p>
    <w:p w14:paraId="72D0B0F2" w14:textId="77777777" w:rsidR="000847D3" w:rsidRPr="000847D3" w:rsidRDefault="000847D3" w:rsidP="00734D2F">
      <w:pPr>
        <w:rPr>
          <w:noProof/>
        </w:rPr>
      </w:pPr>
      <w:r w:rsidRPr="000847D3">
        <w:rPr>
          <w:noProof/>
        </w:rPr>
        <w:t>4. C.-F. Westin, H. Knutsson, O. Pasternak, F. Szczepankiewicz, E. Özarslan, D. van Westen, C. Mattisson, M. Bogren, L. O'Donnell, M. Kubicki, D. Topgaard, M. Nilsson. Q-space trajectory imaging for multidimensional diffusion MRI of the human brain. Neuroimage 135, 345-362 (2016).</w:t>
      </w:r>
    </w:p>
    <w:p w14:paraId="061A3EC8" w14:textId="77777777" w:rsidR="000847D3" w:rsidRPr="000847D3" w:rsidRDefault="000847D3" w:rsidP="00734D2F">
      <w:pPr>
        <w:rPr>
          <w:noProof/>
        </w:rPr>
      </w:pPr>
      <w:r w:rsidRPr="000847D3">
        <w:rPr>
          <w:noProof/>
        </w:rPr>
        <w:t>5. F. Szczepankiewicz, D. van Westen, E. Englund, C.-F. Westin, F. Ståhlberg, J. Lätt, P.C. Sundgren, M. Nilsson. The link between diffusion MRI and tumor heterogeneity: Mapping cell eccentricity and density by diffusional variance decomposition (DIVIDE). Neuroimage 142, 522-532 (2016).</w:t>
      </w:r>
    </w:p>
    <w:p w14:paraId="76459197" w14:textId="77777777" w:rsidR="000847D3" w:rsidRPr="000847D3" w:rsidRDefault="000847D3" w:rsidP="00734D2F">
      <w:pPr>
        <w:rPr>
          <w:noProof/>
        </w:rPr>
      </w:pPr>
      <w:r w:rsidRPr="000847D3">
        <w:rPr>
          <w:noProof/>
        </w:rPr>
        <w:t>6. D. Topgaard. NMR methods for studying microscopic diffusion anisotropy. In: R. Valiullin (Ed.) Diffusion NMR of Confined Systems: Fluid Transport in Porous Solids and Heterogeneous Materials, pp. 226-259, New Developments in NMR 9, Royal Society of Chemistry, Cambridge, UK (2016).</w:t>
      </w:r>
    </w:p>
    <w:p w14:paraId="27221DCB" w14:textId="38CEF2CE" w:rsidR="004F025C" w:rsidRDefault="00EA3681" w:rsidP="00734D2F">
      <w:r>
        <w:fldChar w:fldCharType="end"/>
      </w:r>
    </w:p>
    <w:sectPr w:rsidR="004F025C" w:rsidSect="004F025C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T GitHub 2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2axzp97zp0pweswfs5avagfww5f5dtwv2p&quot;&gt;CompleteBibliography_DT5&lt;record-ids&gt;&lt;item&gt;4714&lt;/item&gt;&lt;item&gt;5203&lt;/item&gt;&lt;item&gt;5767&lt;/item&gt;&lt;item&gt;5943&lt;/item&gt;&lt;item&gt;6148&lt;/item&gt;&lt;item&gt;6202&lt;/item&gt;&lt;/record-ids&gt;&lt;/item&gt;&lt;/Libraries&gt;"/>
  </w:docVars>
  <w:rsids>
    <w:rsidRoot w:val="00EA3681"/>
    <w:rsid w:val="000847D3"/>
    <w:rsid w:val="00155172"/>
    <w:rsid w:val="004F025C"/>
    <w:rsid w:val="00734D2F"/>
    <w:rsid w:val="00A55B4E"/>
    <w:rsid w:val="00EA368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4"/>
    <o:shapelayout v:ext="edit">
      <o:idmap v:ext="edit" data="1"/>
    </o:shapelayout>
  </w:shapeDefaults>
  <w:decimalSymbol w:val="."/>
  <w:listSeparator w:val=","/>
  <w14:docId w14:val="3F79AE0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3681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368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ymbolsubscript">
    <w:name w:val="Symbol subscript"/>
    <w:basedOn w:val="DefaultParagraphFont"/>
    <w:uiPriority w:val="1"/>
    <w:qFormat/>
    <w:rsid w:val="00EA3681"/>
    <w:rPr>
      <w:rFonts w:ascii="Symbol" w:hAnsi="Symbol"/>
      <w:position w:val="-4"/>
      <w:sz w:val="16"/>
      <w:szCs w:val="16"/>
      <w14:ligatures w14:val="none"/>
    </w:rPr>
  </w:style>
  <w:style w:type="paragraph" w:customStyle="1" w:styleId="EndNoteBibliographyTitle">
    <w:name w:val="EndNote Bibliography Title"/>
    <w:basedOn w:val="Normal"/>
    <w:rsid w:val="00EA368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EA3681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3681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368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ymbolsubscript">
    <w:name w:val="Symbol subscript"/>
    <w:basedOn w:val="DefaultParagraphFont"/>
    <w:uiPriority w:val="1"/>
    <w:qFormat/>
    <w:rsid w:val="00EA3681"/>
    <w:rPr>
      <w:rFonts w:ascii="Symbol" w:hAnsi="Symbol"/>
      <w:position w:val="-4"/>
      <w:sz w:val="16"/>
      <w:szCs w:val="16"/>
      <w14:ligatures w14:val="none"/>
    </w:rPr>
  </w:style>
  <w:style w:type="paragraph" w:customStyle="1" w:styleId="EndNoteBibliographyTitle">
    <w:name w:val="EndNote Bibliography Title"/>
    <w:basedOn w:val="Normal"/>
    <w:rsid w:val="00EA368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EA3681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emf"/><Relationship Id="rId12" Type="http://schemas.openxmlformats.org/officeDocument/2006/relationships/oleObject" Target="embeddings/Microsoft_Equation4.bin"/><Relationship Id="rId13" Type="http://schemas.openxmlformats.org/officeDocument/2006/relationships/image" Target="media/image5.emf"/><Relationship Id="rId14" Type="http://schemas.openxmlformats.org/officeDocument/2006/relationships/oleObject" Target="embeddings/Microsoft_Equation5.bin"/><Relationship Id="rId15" Type="http://schemas.openxmlformats.org/officeDocument/2006/relationships/image" Target="media/image6.emf"/><Relationship Id="rId16" Type="http://schemas.openxmlformats.org/officeDocument/2006/relationships/oleObject" Target="embeddings/Microsoft_Equation6.bin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oleObject" Target="embeddings/Microsoft_Equation1.bin"/><Relationship Id="rId7" Type="http://schemas.openxmlformats.org/officeDocument/2006/relationships/image" Target="media/image2.emf"/><Relationship Id="rId8" Type="http://schemas.openxmlformats.org/officeDocument/2006/relationships/oleObject" Target="embeddings/Microsoft_Equation2.bin"/><Relationship Id="rId9" Type="http://schemas.openxmlformats.org/officeDocument/2006/relationships/image" Target="media/image3.emf"/><Relationship Id="rId10" Type="http://schemas.openxmlformats.org/officeDocument/2006/relationships/oleObject" Target="embeddings/Microsoft_Equation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1340</Words>
  <Characters>7642</Characters>
  <Application>Microsoft Macintosh Word</Application>
  <DocSecurity>0</DocSecurity>
  <Lines>63</Lines>
  <Paragraphs>17</Paragraphs>
  <ScaleCrop>false</ScaleCrop>
  <Company>Lund University</Company>
  <LinksUpToDate>false</LinksUpToDate>
  <CharactersWithSpaces>89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Topgaard</dc:creator>
  <cp:keywords/>
  <dc:description/>
  <cp:lastModifiedBy>Daniel Topgaard</cp:lastModifiedBy>
  <cp:revision>5</cp:revision>
  <cp:lastPrinted>2017-09-27T15:51:00Z</cp:lastPrinted>
  <dcterms:created xsi:type="dcterms:W3CDTF">2016-11-11T09:53:00Z</dcterms:created>
  <dcterms:modified xsi:type="dcterms:W3CDTF">2017-09-27T15:51:00Z</dcterms:modified>
</cp:coreProperties>
</file>